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w:t>
      </w:r>
      <w:proofErr w:type="gramStart"/>
      <w:r w:rsidR="00AF25AD">
        <w:t>class</w:t>
      </w:r>
      <w:proofErr w:type="gramEnd"/>
      <w:r w:rsidR="00AF25AD">
        <w:t xml:space="preserve">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2D438B7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 xml:space="preserve">social cohesion, </w:t>
      </w:r>
      <w:r w:rsidR="00C406ED">
        <w:t xml:space="preserve">(3) </w:t>
      </w:r>
      <w:r w:rsidR="009D164B">
        <w:t xml:space="preserve">cognitive-developmental and </w:t>
      </w:r>
      <w:r w:rsidR="00C406ED">
        <w:t xml:space="preserve">(4) </w:t>
      </w:r>
      <w:r w:rsidR="009D164B">
        <w:t>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w:t>
      </w:r>
      <w:r w:rsidR="009D164B" w:rsidRPr="0096463E">
        <w:lastRenderedPageBreak/>
        <w:t xml:space="preserve">perspectives can be 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43A1E99" w:rsidR="003F0C08" w:rsidRDefault="003F0C08" w:rsidP="003F0C08">
      <w:pPr>
        <w:pStyle w:val="Caption"/>
        <w:keepNext/>
      </w:pPr>
      <w:r>
        <w:t xml:space="preserve">Table </w:t>
      </w:r>
      <w:fldSimple w:instr=" SEQ Table \* ARABIC ">
        <w:r w:rsidR="006C0401">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FC0DA94"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F. 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8C3666">
        <w:instrText xml:space="preserve"> ADDIN ZOTERO_ITEM CSL_CITATION {"citationID":"VPkrsiJJ","properties":{"formattedCitation":"(Al Mulhim &amp; Eldokhny, 2020; Bilgin et al., 2015; Johnson &amp; Johnson, 2011; S. Kalaian et al., 2018; Kanter &amp; Konstantopoulos, 2010; Mahasneh &amp; Alwan, 2018; Slavin, 1996; Webb, 1991)","plainCitation":"(Al Mulhim &amp; Eldokhny, 2020; Bilgin et al., 2015; Johnson &amp; Johnson, 2011; S.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8C3666" w:rsidRPr="008C3666">
        <w:rPr>
          <w:rFonts w:ascii="Calibri" w:hAnsi="Calibri" w:cs="Calibri"/>
        </w:rPr>
        <w:t>(Al Mulhim &amp; Eldokhny, 2020; Bilgin et al., 2015; Johnson &amp; Johnson, 2011; S. Kalaian et al., 2018; Kanter &amp; Konstantopoulos, 2010; Mahasneh &amp; Alwan, 2018; Slavin, 1996; Webb, 1991)</w:t>
      </w:r>
      <w:r w:rsidR="00185E8C">
        <w:fldChar w:fldCharType="end"/>
      </w:r>
      <w:r w:rsidR="00CA47C8">
        <w:t xml:space="preserve"> have found positive effect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A83E197"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DC5B01">
        <w:instrText xml:space="preserve"> ADDIN ZOTERO_ITEM CSL_CITATION {"citationID":"YweZ30hQ","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A81CF2">
        <w:fldChar w:fldCharType="separate"/>
      </w:r>
      <w:r w:rsidR="00DC5B01" w:rsidRPr="00DC5B01">
        <w:rPr>
          <w:rFonts w:ascii="Calibri" w:hAnsi="Calibri" w:cs="Calibri"/>
        </w:rPr>
        <w:t>(McCaslin &amp; Lowman, 1985; Van Diggele et al., 2020)</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lastRenderedPageBreak/>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 xml:space="preserve">heterogeneous, </w:t>
      </w:r>
      <w:proofErr w:type="gramStart"/>
      <w:r w:rsidRPr="00D84BCE">
        <w:t>homogeneous</w:t>
      </w:r>
      <w:proofErr w:type="gramEnd"/>
      <w:r w:rsidRPr="00D84BCE">
        <w:t xml:space="preserve">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34698E24" w:rsidR="00CA33C4" w:rsidRDefault="00CA33C4" w:rsidP="00CA33C4">
      <w:pPr>
        <w:pStyle w:val="Caption"/>
        <w:keepNext/>
      </w:pPr>
      <w:r>
        <w:t xml:space="preserve">Table </w:t>
      </w:r>
      <w:fldSimple w:instr=" SEQ Table \* ARABIC ">
        <w:r w:rsidR="006C0401">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C955BE9" w:rsidR="00D84BCE" w:rsidRPr="00D84BCE" w:rsidRDefault="00BB2E5C" w:rsidP="007A2E9A">
      <w:r>
        <w:t>Many studies have been conducted regarding mixing or keeping homogenous</w:t>
      </w:r>
      <w:r w:rsidR="007A2E9A">
        <w:t xml:space="preserve"> group</w:t>
      </w:r>
      <w:r w:rsidR="004C7EA9">
        <w:t xml:space="preserve"> pairing</w:t>
      </w:r>
      <w:r w:rsidR="007A2E9A">
        <w:t xml:space="preserve"> regarding different student metrics like age</w:t>
      </w:r>
      <w:r w:rsidR="005F2A72">
        <w:t xml:space="preserve"> </w:t>
      </w:r>
      <w:r w:rsidR="005F2A72">
        <w:fldChar w:fldCharType="begin"/>
      </w:r>
      <w:r w:rsidR="005F2A72">
        <w:instrText xml:space="preserve"> ADDIN ZOTERO_ITEM CSL_CITATION {"citationID":"fDqA2gy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5F2A72">
        <w:fldChar w:fldCharType="separate"/>
      </w:r>
      <w:r w:rsidR="005F2A72" w:rsidRPr="005F2A72">
        <w:rPr>
          <w:rFonts w:ascii="Calibri" w:hAnsi="Calibri" w:cs="Calibri"/>
          <w:kern w:val="0"/>
          <w:szCs w:val="24"/>
        </w:rPr>
        <w:t>(Magnusson &amp; Bäckman, 2022)</w:t>
      </w:r>
      <w:r w:rsidR="005F2A72">
        <w:fldChar w:fldCharType="end"/>
      </w:r>
      <w:r w:rsidR="007A2E9A">
        <w:t>, personality type</w:t>
      </w:r>
      <w:r w:rsidR="005F2A72">
        <w:t xml:space="preserve"> </w:t>
      </w:r>
      <w:r w:rsidR="005F2A72">
        <w:fldChar w:fldCharType="begin"/>
      </w:r>
      <w:r w:rsidR="005F2A72">
        <w:instrText xml:space="preserve"> ADDIN ZOTERO_ITEM CSL_CITATION {"citationID":"XheqTmLO","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5F2A72">
        <w:fldChar w:fldCharType="separate"/>
      </w:r>
      <w:r w:rsidR="005F2A72" w:rsidRPr="005F2A72">
        <w:rPr>
          <w:rFonts w:ascii="Calibri" w:hAnsi="Calibri" w:cs="Calibri"/>
        </w:rPr>
        <w:t>(Zhang et al., 2022)</w:t>
      </w:r>
      <w:r w:rsidR="005F2A72">
        <w:fldChar w:fldCharType="end"/>
      </w:r>
      <w:r w:rsidR="007A2E9A">
        <w:t>, gender</w:t>
      </w:r>
      <w:r w:rsidR="004C7EA9">
        <w:t xml:space="preserve"> </w:t>
      </w:r>
      <w:r w:rsidR="004C7EA9">
        <w:fldChar w:fldCharType="begin"/>
      </w:r>
      <w:r w:rsidR="004C7EA9">
        <w:instrText xml:space="preserve"> ADDIN ZOTERO_ITEM CSL_CITATION {"citationID":"Ej0lExCB","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4C7EA9">
        <w:fldChar w:fldCharType="separate"/>
      </w:r>
      <w:r w:rsidR="004C7EA9" w:rsidRPr="004C7EA9">
        <w:rPr>
          <w:rFonts w:ascii="Calibri" w:hAnsi="Calibri" w:cs="Calibri"/>
        </w:rPr>
        <w:t>(Yu-Tzu Lin et al., 2020)</w:t>
      </w:r>
      <w:r w:rsidR="004C7EA9">
        <w:fldChar w:fldCharType="end"/>
      </w:r>
      <w:r w:rsidR="005F2A72">
        <w:t xml:space="preserve">, student performance </w:t>
      </w:r>
      <w:r w:rsidR="005F2A72">
        <w:fldChar w:fldCharType="begin"/>
      </w:r>
      <w:r w:rsidR="005F2A72">
        <w:instrText xml:space="preserve"> ADDIN ZOTERO_ITEM CSL_CITATION {"citationID":"jRhJC4dR","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5F2A72">
        <w:fldChar w:fldCharType="separate"/>
      </w:r>
      <w:r w:rsidR="005F2A72" w:rsidRPr="005F2A72">
        <w:rPr>
          <w:rFonts w:ascii="Calibri" w:hAnsi="Calibri" w:cs="Calibri"/>
        </w:rPr>
        <w:t>(Wyman &amp; Watson, 2020)</w:t>
      </w:r>
      <w:r w:rsidR="005F2A72">
        <w:fldChar w:fldCharType="end"/>
      </w:r>
      <w:r w:rsidR="007A2E9A">
        <w:t xml:space="preserve"> et cetera</w:t>
      </w:r>
      <w:r w:rsidR="004C7EA9">
        <w:t xml:space="preserve"> in accounts for </w:t>
      </w:r>
      <w:r w:rsidR="004C7EA9" w:rsidRPr="004C7EA9">
        <w:t>performance, social learning, and other variables related to the group's activities or interactions</w:t>
      </w:r>
      <w:r w:rsidR="00D84BCE">
        <w:t xml:space="preserve">.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xml:space="preserve">. These varying results could stem from differences in experimental setups, study areas, or observed </w:t>
      </w:r>
      <w:proofErr w:type="spellStart"/>
      <w:r w:rsidR="00860AD0" w:rsidRPr="00860AD0">
        <w:t>behaviors</w:t>
      </w:r>
      <w:proofErr w:type="spellEnd"/>
      <w:r w:rsidR="00556116">
        <w:t>.</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w:t>
      </w:r>
      <w:r w:rsidR="00675E47">
        <w:lastRenderedPageBreak/>
        <w:t xml:space="preserve">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 xml:space="preserve">goals, </w:t>
      </w:r>
      <w:proofErr w:type="gramStart"/>
      <w:r>
        <w:t>hypotheses</w:t>
      </w:r>
      <w:proofErr w:type="gramEnd"/>
      <w:r>
        <w:t xml:space="preserve">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472633FA" w:rsidR="00431CE2" w:rsidRDefault="00E61DD1" w:rsidP="00431CE2">
      <w:pPr>
        <w:rPr>
          <w:shd w:val="clear" w:color="auto" w:fill="FFFFFF"/>
        </w:rPr>
      </w:pPr>
      <w:r w:rsidRPr="00423309">
        <w:rPr>
          <w:shd w:val="clear" w:color="auto" w:fill="FFFFFF"/>
        </w:rPr>
        <w:t>In the present research, the causal non</w:t>
      </w:r>
      <w:r w:rsidR="00286A91">
        <w:rPr>
          <w:shd w:val="clear" w:color="auto" w:fill="FFFFFF"/>
        </w:rPr>
        <w:t>?</w:t>
      </w:r>
      <w:r w:rsidRPr="00423309">
        <w:rPr>
          <w:shd w:val="clear" w:color="auto" w:fill="FFFFFF"/>
        </w:rPr>
        <w:t>-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 xml:space="preserve">measured in 3 states (good, </w:t>
      </w:r>
      <w:proofErr w:type="gramStart"/>
      <w:r w:rsidR="005473DB">
        <w:t>neutral</w:t>
      </w:r>
      <w:proofErr w:type="gramEnd"/>
      <w:r w:rsidR="005473DB">
        <w:t xml:space="preserve">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w:t>
      </w:r>
      <w:proofErr w:type="gramStart"/>
      <w:r w:rsidR="0074524E">
        <w:t>feeling</w:t>
      </w:r>
      <w:proofErr w:type="gramEnd"/>
      <w:r w:rsidR="0074524E">
        <w:t xml:space="preserve">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lastRenderedPageBreak/>
        <w:t>Instruments used</w:t>
      </w:r>
    </w:p>
    <w:p w14:paraId="15AF27C0" w14:textId="5ACBAAE3"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6C0401">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baOVN12M/EXXw2eqW","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3D601A">
        <w:rPr>
          <w:color w:val="FF0000"/>
        </w:rPr>
        <w:instrText xml:space="preserve"> ADDIN ZOTERO_ITEM CSL_CITATION {"citationID":"yMPXZFZH","properties":{"formattedCitation":"(Cho, 2022; Fiorella et al., 2021; Hopko et al., 2003; Primi et al., 2020; Sundre et al., 2012; Yavuz et al., 2012)","plainCitation":"(Cho, 2022; Fiorella et al., 2021; Hopko et al., 2003; Primi et al., 2020; Sundre et al., 2012; Yavuz et al.,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3D601A" w:rsidRPr="003D601A">
        <w:rPr>
          <w:rFonts w:ascii="Calibri" w:hAnsi="Calibri" w:cs="Calibri"/>
        </w:rPr>
        <w:t>(Cho, 2022; Fiorella et al., 2021; Hopko et al., 2003; Primi et al., 2020;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7"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8"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B593EBB" w:rsidR="005A6704" w:rsidRPr="005A6704" w:rsidRDefault="005A6704" w:rsidP="005A6704">
      <w:r w:rsidRPr="005A6704">
        <w:t>To substantiate the hypothesis on feature importance, we employed mutual information</w:t>
      </w:r>
      <w:r w:rsidR="00286A91">
        <w:t xml:space="preserve"> (MI)</w:t>
      </w:r>
      <w:r w:rsidRPr="005A6704">
        <w:t xml:space="preserve"> and recursive feature elimination</w:t>
      </w:r>
      <w:r w:rsidR="00286A91">
        <w:t xml:space="preserve"> (RFE) with regards to logistic regression</w:t>
      </w:r>
      <w:r w:rsidRPr="005A6704">
        <w:t xml:space="preserve">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w:t>
      </w:r>
      <w:proofErr w:type="spellStart"/>
      <w:r w:rsidR="00A02A44">
        <w:t>litterature</w:t>
      </w:r>
      <w:proofErr w:type="spellEnd"/>
      <w:r w:rsidR="00A02A44">
        <w:t xml:space="preserve">. On the other hand, MBTI dimensions </w:t>
      </w:r>
      <w:r w:rsidR="00EC0CAD">
        <w:t xml:space="preserve">can be a subject of debate. In our sample, </w:t>
      </w:r>
      <w:proofErr w:type="spellStart"/>
      <w:r w:rsidR="00EC0CAD">
        <w:t>inernal</w:t>
      </w:r>
      <w:proofErr w:type="spellEnd"/>
      <w:r w:rsidR="00EC0CAD">
        <w:t xml:space="preserve"> consistency for introversion and judging dimensions were acceptable, while feeling dimension is poor and sensing dimension is unacceptable.</w:t>
      </w:r>
    </w:p>
    <w:p w14:paraId="2C2850A2" w14:textId="12C46E59" w:rsidR="00A02A44" w:rsidRDefault="00A02A44" w:rsidP="00A02A44">
      <w:pPr>
        <w:pStyle w:val="Caption"/>
        <w:keepNext/>
      </w:pPr>
      <w:r>
        <w:t xml:space="preserve">Table </w:t>
      </w:r>
      <w:fldSimple w:instr=" SEQ Table \* ARABIC ">
        <w:r w:rsidR="006C0401">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anxiety</w:t>
            </w:r>
            <w:proofErr w:type="spellEnd"/>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proofErr w:type="spellStart"/>
            <w:r>
              <w:rPr>
                <w:lang w:val="sl-SI"/>
              </w:rPr>
              <w:lastRenderedPageBreak/>
              <w:t>Math</w:t>
            </w:r>
            <w:proofErr w:type="spellEnd"/>
            <w:r>
              <w:rPr>
                <w:lang w:val="sl-SI"/>
              </w:rPr>
              <w:t xml:space="preserve">. </w:t>
            </w:r>
            <w:proofErr w:type="spellStart"/>
            <w:r>
              <w:rPr>
                <w:lang w:val="sl-SI"/>
              </w:rPr>
              <w:t>motivation</w:t>
            </w:r>
            <w:proofErr w:type="spellEnd"/>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proofErr w:type="spellStart"/>
            <w:r>
              <w:rPr>
                <w:lang w:val="sl-SI"/>
              </w:rPr>
              <w:t>Introversion</w:t>
            </w:r>
            <w:proofErr w:type="spellEnd"/>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proofErr w:type="spellStart"/>
            <w:r>
              <w:rPr>
                <w:lang w:val="sl-SI"/>
              </w:rPr>
              <w:t>Sensing</w:t>
            </w:r>
            <w:proofErr w:type="spellEnd"/>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proofErr w:type="spellStart"/>
            <w:r>
              <w:rPr>
                <w:lang w:val="sl-SI"/>
              </w:rPr>
              <w:t>Feeling</w:t>
            </w:r>
            <w:proofErr w:type="spellEnd"/>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proofErr w:type="spellStart"/>
            <w:r>
              <w:rPr>
                <w:lang w:val="sl-SI"/>
              </w:rPr>
              <w:t>Judging</w:t>
            </w:r>
            <w:proofErr w:type="spellEnd"/>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42DF2423" w:rsidR="00711390" w:rsidRDefault="00711390" w:rsidP="00711390">
      <w:pPr>
        <w:pStyle w:val="Caption"/>
        <w:keepNext/>
      </w:pPr>
      <w:r>
        <w:t xml:space="preserve">Table </w:t>
      </w:r>
      <w:fldSimple w:instr=" SEQ Table \* ARABIC ">
        <w:r w:rsidR="006C0401">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C83B426"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w:t>
      </w:r>
      <w:proofErr w:type="spellStart"/>
      <w:r w:rsidR="00577D94" w:rsidRPr="00577D94">
        <w:t>modeling</w:t>
      </w:r>
      <w:proofErr w:type="spellEnd"/>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9"/>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3EFE894F" w14:textId="5267B7C1" w:rsidR="006C0401" w:rsidRDefault="006C0401" w:rsidP="002258EE">
      <w:r>
        <w:t xml:space="preserve">For correlation metric we used Spearman coefficient, which measures linear relationship between two normal distributions </w:t>
      </w:r>
      <w:r>
        <w:fldChar w:fldCharType="begin"/>
      </w:r>
      <w:r>
        <w:instrText xml:space="preserve"> ADDIN ZOTERO_ITEM CSL_CITATION {"citationID":"rgNGybJF","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fldChar w:fldCharType="separate"/>
      </w:r>
      <w:r w:rsidRPr="006C0401">
        <w:rPr>
          <w:rFonts w:ascii="Calibri" w:hAnsi="Calibri" w:cs="Calibri"/>
        </w:rPr>
        <w:t>(De Winter et al., 2016; Rovetta, 2020; Schober et al., 2018)</w:t>
      </w:r>
      <w:r>
        <w:fldChar w:fldCharType="end"/>
      </w:r>
      <w:r>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A59C9B6" w14:textId="1D0FF010" w:rsidR="006C0401" w:rsidRPr="006C0401" w:rsidRDefault="006C0401" w:rsidP="006C0401">
      <w:pPr>
        <w:rPr>
          <w:lang w:val="sl"/>
        </w:rPr>
      </w:pPr>
      <w:r>
        <w:rPr>
          <w:lang w:val="sl"/>
        </w:rPr>
        <w:lastRenderedPageBreak/>
        <w:t xml:space="preserve">In table x </w:t>
      </w:r>
      <w:proofErr w:type="spellStart"/>
      <w:r>
        <w:rPr>
          <w:lang w:val="sl"/>
        </w:rPr>
        <w:t>we</w:t>
      </w:r>
      <w:proofErr w:type="spellEnd"/>
      <w:r>
        <w:rPr>
          <w:lang w:val="sl"/>
        </w:rPr>
        <w:t xml:space="preserve"> </w:t>
      </w:r>
      <w:proofErr w:type="spellStart"/>
      <w:r>
        <w:rPr>
          <w:lang w:val="sl"/>
        </w:rPr>
        <w:t>see</w:t>
      </w:r>
      <w:proofErr w:type="spellEnd"/>
      <w:r>
        <w:rPr>
          <w:lang w:val="sl"/>
        </w:rPr>
        <w:t xml:space="preserve"> </w:t>
      </w:r>
      <w:proofErr w:type="spellStart"/>
      <w:r>
        <w:rPr>
          <w:lang w:val="sl"/>
        </w:rPr>
        <w:t>three</w:t>
      </w:r>
      <w:proofErr w:type="spellEnd"/>
      <w:r>
        <w:rPr>
          <w:lang w:val="sl"/>
        </w:rPr>
        <w:t xml:space="preserve"> most </w:t>
      </w:r>
      <w:proofErr w:type="spellStart"/>
      <w:r>
        <w:rPr>
          <w:lang w:val="sl"/>
        </w:rPr>
        <w:t>positive</w:t>
      </w:r>
      <w:proofErr w:type="spellEnd"/>
      <w:r>
        <w:rPr>
          <w:lang w:val="sl"/>
        </w:rPr>
        <w:t xml:space="preserve"> </w:t>
      </w:r>
      <w:proofErr w:type="spellStart"/>
      <w:r>
        <w:rPr>
          <w:lang w:val="sl"/>
        </w:rPr>
        <w:t>and</w:t>
      </w:r>
      <w:proofErr w:type="spellEnd"/>
      <w:r>
        <w:rPr>
          <w:lang w:val="sl"/>
        </w:rPr>
        <w:t xml:space="preserve"> </w:t>
      </w:r>
      <w:proofErr w:type="spellStart"/>
      <w:r>
        <w:rPr>
          <w:lang w:val="sl"/>
        </w:rPr>
        <w:t>three</w:t>
      </w:r>
      <w:proofErr w:type="spellEnd"/>
      <w:r>
        <w:rPr>
          <w:lang w:val="sl"/>
        </w:rPr>
        <w:t xml:space="preserve"> most negative </w:t>
      </w:r>
      <w:proofErr w:type="spellStart"/>
      <w:r>
        <w:rPr>
          <w:lang w:val="sl"/>
        </w:rPr>
        <w:t>correlated</w:t>
      </w:r>
      <w:proofErr w:type="spellEnd"/>
      <w:r>
        <w:rPr>
          <w:lang w:val="sl"/>
        </w:rPr>
        <w:t xml:space="preserve"> </w:t>
      </w:r>
      <w:proofErr w:type="spellStart"/>
      <w:r>
        <w:rPr>
          <w:lang w:val="sl"/>
        </w:rPr>
        <w:t>variables</w:t>
      </w:r>
      <w:proofErr w:type="spellEnd"/>
      <w:r>
        <w:rPr>
          <w:lang w:val="sl"/>
        </w:rPr>
        <w:t xml:space="preserve">. </w:t>
      </w:r>
      <w:proofErr w:type="spellStart"/>
      <w:r>
        <w:rPr>
          <w:lang w:val="sl"/>
        </w:rPr>
        <w:t>All</w:t>
      </w:r>
      <w:proofErr w:type="spellEnd"/>
      <w:r>
        <w:rPr>
          <w:lang w:val="sl"/>
        </w:rPr>
        <w:t xml:space="preserve"> </w:t>
      </w:r>
      <w:proofErr w:type="spellStart"/>
      <w:r>
        <w:rPr>
          <w:lang w:val="sl"/>
        </w:rPr>
        <w:t>the</w:t>
      </w:r>
      <w:proofErr w:type="spellEnd"/>
      <w:r>
        <w:rPr>
          <w:lang w:val="sl"/>
        </w:rPr>
        <w:t xml:space="preserve"> </w:t>
      </w:r>
      <w:proofErr w:type="spellStart"/>
      <w:r>
        <w:rPr>
          <w:lang w:val="sl"/>
        </w:rPr>
        <w:t>correlations</w:t>
      </w:r>
      <w:proofErr w:type="spellEnd"/>
      <w:r>
        <w:rPr>
          <w:lang w:val="sl"/>
        </w:rPr>
        <w:t xml:space="preserve"> are </w:t>
      </w:r>
      <w:proofErr w:type="spellStart"/>
      <w:r>
        <w:rPr>
          <w:lang w:val="sl"/>
        </w:rPr>
        <w:t>moderate</w:t>
      </w:r>
      <w:proofErr w:type="spellEnd"/>
      <w:r>
        <w:rPr>
          <w:lang w:val="sl"/>
        </w:rPr>
        <w:t xml:space="preserve"> </w:t>
      </w:r>
      <w:r w:rsidRPr="006C0401">
        <w:rPr>
          <w:lang w:val="sl"/>
        </w:rPr>
        <w:t>(0.3&lt;|k|&lt;0.5).</w:t>
      </w:r>
    </w:p>
    <w:p w14:paraId="6BB791EF" w14:textId="27BA388D" w:rsidR="006C0401" w:rsidRDefault="006C0401" w:rsidP="006C0401">
      <w:pPr>
        <w:pStyle w:val="Caption"/>
        <w:keepNext/>
      </w:pPr>
      <w:r>
        <w:t xml:space="preserve">Table </w:t>
      </w:r>
      <w:fldSimple w:instr=" SEQ Table \* ARABIC ">
        <w:r>
          <w:rPr>
            <w:noProof/>
          </w:rPr>
          <w:t>5</w:t>
        </w:r>
      </w:fldSimple>
      <w:r>
        <w:t>: Strongest correlated predictor variables.</w:t>
      </w:r>
    </w:p>
    <w:tbl>
      <w:tblPr>
        <w:tblW w:w="0" w:type="auto"/>
        <w:tblInd w:w="-4" w:type="dxa"/>
        <w:tblLayout w:type="fixed"/>
        <w:tblLook w:val="0000" w:firstRow="0" w:lastRow="0" w:firstColumn="0" w:lastColumn="0" w:noHBand="0" w:noVBand="0"/>
      </w:tblPr>
      <w:tblGrid>
        <w:gridCol w:w="2265"/>
        <w:gridCol w:w="2266"/>
        <w:gridCol w:w="4531"/>
      </w:tblGrid>
      <w:tr w:rsidR="006C0401" w:rsidRPr="006C0401" w14:paraId="1EF87267" w14:textId="77777777">
        <w:trPr>
          <w:trHeight w:val="1"/>
        </w:trPr>
        <w:tc>
          <w:tcPr>
            <w:tcW w:w="4531"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319BF381" w14:textId="7F3F72E1" w:rsidR="006C0401" w:rsidRPr="006C0401" w:rsidRDefault="006C0401" w:rsidP="006C0401">
            <w:pPr>
              <w:rPr>
                <w:lang w:val="sl"/>
              </w:rPr>
            </w:pPr>
            <w:r>
              <w:rPr>
                <w:lang w:val="sl"/>
              </w:rPr>
              <w:t xml:space="preserve">Variable </w:t>
            </w:r>
            <w:proofErr w:type="spellStart"/>
            <w:r>
              <w:rPr>
                <w:lang w:val="sl"/>
              </w:rPr>
              <w:t>pair</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46D97208" w14:textId="350B5ACA" w:rsidR="006C0401" w:rsidRPr="006C0401" w:rsidRDefault="006C0401" w:rsidP="006C0401">
            <w:pPr>
              <w:rPr>
                <w:lang w:val="sl"/>
              </w:rPr>
            </w:pPr>
            <w:proofErr w:type="spellStart"/>
            <w:r w:rsidRPr="006C0401">
              <w:rPr>
                <w:lang w:val="sl"/>
              </w:rPr>
              <w:t>Spearman</w:t>
            </w:r>
            <w:proofErr w:type="spellEnd"/>
            <w:r>
              <w:rPr>
                <w:lang w:val="sl"/>
              </w:rPr>
              <w:t xml:space="preserve"> </w:t>
            </w:r>
            <w:proofErr w:type="spellStart"/>
            <w:r>
              <w:rPr>
                <w:lang w:val="sl"/>
              </w:rPr>
              <w:t>coefficient</w:t>
            </w:r>
            <w:proofErr w:type="spellEnd"/>
            <w:r>
              <w:rPr>
                <w:lang w:val="sl"/>
              </w:rPr>
              <w:t xml:space="preserve"> </w:t>
            </w:r>
            <w:proofErr w:type="spellStart"/>
            <w:r>
              <w:rPr>
                <w:lang w:val="sl"/>
              </w:rPr>
              <w:t>value</w:t>
            </w:r>
            <w:proofErr w:type="spellEnd"/>
          </w:p>
        </w:tc>
      </w:tr>
      <w:tr w:rsidR="006C0401" w:rsidRPr="006C0401" w14:paraId="7FE34E60"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3C49968F" w14:textId="24A943A1" w:rsidR="006C0401" w:rsidRPr="006C0401" w:rsidRDefault="006C0401" w:rsidP="006C0401">
            <w:pPr>
              <w:rPr>
                <w:lang w:val="sl"/>
              </w:rPr>
            </w:pPr>
            <w:proofErr w:type="spellStart"/>
            <w:r>
              <w:rPr>
                <w:lang w:val="sl"/>
              </w:rPr>
              <w:t>Motivation</w:t>
            </w:r>
            <w:proofErr w:type="spellEnd"/>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6E21CE2D" w14:textId="24239A4A" w:rsidR="006C0401" w:rsidRPr="006C0401" w:rsidRDefault="006C0401" w:rsidP="006C0401">
            <w:pPr>
              <w:rPr>
                <w:lang w:val="sl"/>
              </w:rPr>
            </w:pPr>
            <w:proofErr w:type="spellStart"/>
            <w:r>
              <w:rPr>
                <w:lang w:val="sl"/>
              </w:rPr>
              <w:t>Anxiety</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21EF9993" w14:textId="77777777" w:rsidR="006C0401" w:rsidRPr="006C0401" w:rsidRDefault="006C0401" w:rsidP="006C0401">
            <w:pPr>
              <w:rPr>
                <w:lang w:val="sl"/>
              </w:rPr>
            </w:pPr>
            <w:r w:rsidRPr="006C0401">
              <w:rPr>
                <w:lang w:val="sl"/>
              </w:rPr>
              <w:t>-0.50</w:t>
            </w:r>
          </w:p>
        </w:tc>
      </w:tr>
      <w:tr w:rsidR="006C0401" w:rsidRPr="006C0401" w14:paraId="5AA80CF0"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E42BEFF" w14:textId="363ABA2F" w:rsidR="006C0401" w:rsidRPr="006C0401" w:rsidRDefault="006C0401" w:rsidP="006C0401">
            <w:pPr>
              <w:rPr>
                <w:lang w:val="sl"/>
              </w:rPr>
            </w:pPr>
            <w:proofErr w:type="spellStart"/>
            <w:r>
              <w:rPr>
                <w:lang w:val="sl"/>
              </w:rPr>
              <w:t>Gender</w:t>
            </w:r>
            <w:proofErr w:type="spellEnd"/>
            <w:r w:rsidRPr="006C0401">
              <w:rPr>
                <w:lang w:val="sl"/>
              </w:rPr>
              <w:t xml:space="preserve"> (</w:t>
            </w:r>
            <w:r>
              <w:rPr>
                <w:lang w:val="sl"/>
              </w:rPr>
              <w:t>male</w:t>
            </w:r>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71A61BDE" w14:textId="4482F9B8" w:rsidR="006C0401" w:rsidRPr="006C0401" w:rsidRDefault="006C0401" w:rsidP="006C0401">
            <w:pPr>
              <w:rPr>
                <w:lang w:val="sl"/>
              </w:rPr>
            </w:pPr>
            <w:proofErr w:type="spellStart"/>
            <w:r>
              <w:rPr>
                <w:lang w:val="sl"/>
              </w:rPr>
              <w:t>Feeling</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0C880EAF" w14:textId="77777777" w:rsidR="006C0401" w:rsidRPr="006C0401" w:rsidRDefault="006C0401" w:rsidP="006C0401">
            <w:pPr>
              <w:rPr>
                <w:lang w:val="sl"/>
              </w:rPr>
            </w:pPr>
            <w:r w:rsidRPr="006C0401">
              <w:rPr>
                <w:lang w:val="sl"/>
              </w:rPr>
              <w:t>-0.36</w:t>
            </w:r>
          </w:p>
        </w:tc>
      </w:tr>
      <w:tr w:rsidR="006C0401" w:rsidRPr="006C0401" w14:paraId="47CAF3F7"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7C054A52" w14:textId="1C051FE1" w:rsidR="006C0401" w:rsidRPr="006C0401" w:rsidRDefault="006C0401" w:rsidP="006C0401">
            <w:pPr>
              <w:rPr>
                <w:lang w:val="sl"/>
              </w:rPr>
            </w:pPr>
            <w:proofErr w:type="spellStart"/>
            <w:r>
              <w:rPr>
                <w:lang w:val="sl"/>
              </w:rPr>
              <w:t>Gender</w:t>
            </w:r>
            <w:proofErr w:type="spellEnd"/>
            <w:r w:rsidRPr="006C0401">
              <w:rPr>
                <w:lang w:val="sl"/>
              </w:rPr>
              <w:t xml:space="preserve"> (</w:t>
            </w:r>
            <w:r>
              <w:rPr>
                <w:lang w:val="sl"/>
              </w:rPr>
              <w:t>male</w:t>
            </w:r>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720124A5" w14:textId="7DC035C3" w:rsidR="006C0401" w:rsidRPr="006C0401" w:rsidRDefault="006C0401" w:rsidP="006C0401">
            <w:pPr>
              <w:rPr>
                <w:lang w:val="sl"/>
              </w:rPr>
            </w:pPr>
            <w:proofErr w:type="spellStart"/>
            <w:r>
              <w:rPr>
                <w:lang w:val="sl"/>
              </w:rPr>
              <w:t>Motivation</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30E7CDB2" w14:textId="77777777" w:rsidR="006C0401" w:rsidRPr="006C0401" w:rsidRDefault="006C0401" w:rsidP="006C0401">
            <w:pPr>
              <w:rPr>
                <w:lang w:val="sl"/>
              </w:rPr>
            </w:pPr>
            <w:r w:rsidRPr="006C0401">
              <w:rPr>
                <w:lang w:val="sl"/>
              </w:rPr>
              <w:t>-0.31</w:t>
            </w:r>
          </w:p>
        </w:tc>
      </w:tr>
      <w:tr w:rsidR="006C0401" w:rsidRPr="006C0401" w14:paraId="35BA3F31"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FFE1D73" w14:textId="293EFDEF" w:rsidR="006C0401" w:rsidRPr="006C0401" w:rsidRDefault="006C0401" w:rsidP="006C0401">
            <w:pPr>
              <w:rPr>
                <w:lang w:val="sl"/>
              </w:rPr>
            </w:pPr>
            <w:proofErr w:type="spellStart"/>
            <w:r>
              <w:rPr>
                <w:lang w:val="sl"/>
              </w:rPr>
              <w:t>Gender</w:t>
            </w:r>
            <w:proofErr w:type="spellEnd"/>
            <w:r w:rsidRPr="006C0401">
              <w:rPr>
                <w:lang w:val="sl"/>
              </w:rPr>
              <w:t xml:space="preserve"> (</w:t>
            </w:r>
            <w:proofErr w:type="spellStart"/>
            <w:r>
              <w:rPr>
                <w:lang w:val="sl"/>
              </w:rPr>
              <w:t>female</w:t>
            </w:r>
            <w:proofErr w:type="spellEnd"/>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62BCB2FF" w14:textId="43338341" w:rsidR="006C0401" w:rsidRPr="006C0401" w:rsidRDefault="006C0401" w:rsidP="006C0401">
            <w:pPr>
              <w:rPr>
                <w:lang w:val="sl"/>
              </w:rPr>
            </w:pPr>
            <w:proofErr w:type="spellStart"/>
            <w:r>
              <w:rPr>
                <w:lang w:val="sl"/>
              </w:rPr>
              <w:t>Anxiety</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7C2BC1E4" w14:textId="77777777" w:rsidR="006C0401" w:rsidRPr="006C0401" w:rsidRDefault="006C0401" w:rsidP="006C0401">
            <w:pPr>
              <w:rPr>
                <w:lang w:val="sl"/>
              </w:rPr>
            </w:pPr>
            <w:r w:rsidRPr="006C0401">
              <w:rPr>
                <w:lang w:val="sl"/>
              </w:rPr>
              <w:t>0.34</w:t>
            </w:r>
          </w:p>
        </w:tc>
      </w:tr>
      <w:tr w:rsidR="006C0401" w:rsidRPr="006C0401" w14:paraId="2A8D5FE4"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516FBEA" w14:textId="588EE866" w:rsidR="006C0401" w:rsidRPr="006C0401" w:rsidRDefault="006C0401" w:rsidP="006C0401">
            <w:pPr>
              <w:rPr>
                <w:lang w:val="sl"/>
              </w:rPr>
            </w:pPr>
            <w:proofErr w:type="spellStart"/>
            <w:r>
              <w:rPr>
                <w:lang w:val="sl"/>
              </w:rPr>
              <w:t>Interaction</w:t>
            </w:r>
            <w:proofErr w:type="spellEnd"/>
            <w:r>
              <w:rPr>
                <w:lang w:val="sl"/>
              </w:rPr>
              <w:t xml:space="preserve"> </w:t>
            </w:r>
            <w:proofErr w:type="spellStart"/>
            <w:r>
              <w:rPr>
                <w:lang w:val="sl"/>
              </w:rPr>
              <w:t>qual</w:t>
            </w:r>
            <w:proofErr w:type="spellEnd"/>
            <w:r>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1DCB13EE" w14:textId="5BD9AD18" w:rsidR="006C0401" w:rsidRPr="006C0401" w:rsidRDefault="006C0401" w:rsidP="006C0401">
            <w:pPr>
              <w:rPr>
                <w:lang w:val="sl"/>
              </w:rPr>
            </w:pPr>
            <w:proofErr w:type="spellStart"/>
            <w:r>
              <w:rPr>
                <w:lang w:val="sl"/>
              </w:rPr>
              <w:t>Interaction</w:t>
            </w:r>
            <w:proofErr w:type="spellEnd"/>
            <w:r>
              <w:rPr>
                <w:lang w:val="sl"/>
              </w:rPr>
              <w:t xml:space="preserve"> </w:t>
            </w:r>
            <w:proofErr w:type="spellStart"/>
            <w:r>
              <w:rPr>
                <w:lang w:val="sl"/>
              </w:rPr>
              <w:t>quant</w:t>
            </w:r>
            <w:proofErr w:type="spellEnd"/>
            <w:r>
              <w:rPr>
                <w:lang w:val="sl"/>
              </w:rPr>
              <w:t>.</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12C855B9" w14:textId="77777777" w:rsidR="006C0401" w:rsidRPr="006C0401" w:rsidRDefault="006C0401" w:rsidP="006C0401">
            <w:pPr>
              <w:rPr>
                <w:lang w:val="sl"/>
              </w:rPr>
            </w:pPr>
            <w:r w:rsidRPr="006C0401">
              <w:rPr>
                <w:lang w:val="sl"/>
              </w:rPr>
              <w:t>0.37</w:t>
            </w:r>
          </w:p>
        </w:tc>
      </w:tr>
      <w:tr w:rsidR="006C0401" w:rsidRPr="006C0401" w14:paraId="77FE923B"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0CA484D3" w14:textId="457730B7" w:rsidR="006C0401" w:rsidRPr="006C0401" w:rsidRDefault="006C0401" w:rsidP="006C0401">
            <w:pPr>
              <w:rPr>
                <w:lang w:val="sl"/>
              </w:rPr>
            </w:pPr>
            <w:r>
              <w:rPr>
                <w:lang w:val="sl"/>
              </w:rPr>
              <w:t>Grade</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1E8841B6" w14:textId="3797D287" w:rsidR="006C0401" w:rsidRPr="006C0401" w:rsidRDefault="006C0401" w:rsidP="006C0401">
            <w:pPr>
              <w:rPr>
                <w:lang w:val="sl"/>
              </w:rPr>
            </w:pPr>
            <w:proofErr w:type="spellStart"/>
            <w:r>
              <w:rPr>
                <w:lang w:val="sl"/>
              </w:rPr>
              <w:t>Motivation</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6C4D994A" w14:textId="77777777" w:rsidR="006C0401" w:rsidRPr="006C0401" w:rsidRDefault="006C0401" w:rsidP="006C0401">
            <w:pPr>
              <w:rPr>
                <w:lang w:val="sl"/>
              </w:rPr>
            </w:pPr>
            <w:r w:rsidRPr="006C0401">
              <w:rPr>
                <w:lang w:val="sl"/>
              </w:rPr>
              <w:t>0.43</w:t>
            </w:r>
          </w:p>
        </w:tc>
      </w:tr>
    </w:tbl>
    <w:p w14:paraId="59BCD82F" w14:textId="77777777" w:rsidR="006C0401" w:rsidRDefault="006C0401" w:rsidP="006C0401"/>
    <w:p w14:paraId="07CACC2A" w14:textId="28D6F68A" w:rsidR="002258EE" w:rsidRDefault="002258EE" w:rsidP="002258EE">
      <w:pPr>
        <w:pStyle w:val="Heading3"/>
      </w:pPr>
      <w:r>
        <w:t>Variable importance</w:t>
      </w:r>
    </w:p>
    <w:p w14:paraId="16080BD9" w14:textId="3028A8C9" w:rsidR="008A4D32" w:rsidRPr="008A4D32" w:rsidRDefault="008A4D32" w:rsidP="008A4D32">
      <w:bookmarkStart w:id="1" w:name="_Hlk155163457"/>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1"/>
                    <a:stretch>
                      <a:fillRect/>
                    </a:stretch>
                  </pic:blipFill>
                  <pic:spPr>
                    <a:xfrm>
                      <a:off x="0" y="0"/>
                      <a:ext cx="5066974" cy="3579612"/>
                    </a:xfrm>
                    <a:prstGeom prst="rect">
                      <a:avLst/>
                    </a:prstGeom>
                  </pic:spPr>
                </pic:pic>
              </a:graphicData>
            </a:graphic>
          </wp:inline>
        </w:drawing>
      </w:r>
    </w:p>
    <w:bookmarkEnd w:id="1"/>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lastRenderedPageBreak/>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xml:space="preserve">: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t>Gender</w:t>
            </w:r>
            <w:proofErr w:type="spellEnd"/>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lastRenderedPageBreak/>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sidR="00E52A24">
        <w:rPr>
          <w:lang w:val="sl-SI"/>
        </w:rPr>
        <w:t xml:space="preserve"> </w:t>
      </w:r>
      <w:proofErr w:type="spellStart"/>
      <w:r w:rsidR="00E52A24">
        <w:rPr>
          <w:lang w:val="sl-SI"/>
        </w:rPr>
        <w:t>small</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r w:rsidR="00E52A24">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2B4E894" w14:textId="0449F1A9" w:rsidR="00E52A24"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C54B03">
        <w:t>, suggesting that the broader context and collaborative dynamics within these environments exert a more substantial influence than individual personality traits</w:t>
      </w:r>
      <w:r>
        <w:t>.</w:t>
      </w:r>
    </w:p>
    <w:p w14:paraId="4FD0BED1" w14:textId="4ED00859" w:rsidR="00950791" w:rsidRDefault="00950791" w:rsidP="001A537C">
      <w:r w:rsidRPr="00950791">
        <w:t>Contrary to initial expectations, the targets exhibiting the highest impact were not necessarily the most correlated ones. This unexpected finding aligns with existing literature on correlation</w:t>
      </w:r>
      <w:r>
        <w:t xml:space="preserve"> between used factors</w:t>
      </w:r>
      <w:r w:rsidRPr="00950791">
        <w:t>, emphasizing that the strength of a relationship between two variables does not necessarily translate into a significant impact on the target variable</w:t>
      </w:r>
      <w:r>
        <w:t>. For example, interaction viewed from both angles was moderately correlated, but qualitative one had much greater impact than quantitative one.</w:t>
      </w:r>
    </w:p>
    <w:p w14:paraId="5A7B261D" w14:textId="1F4C5E77"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 xml:space="preserve">Consequently, it underscores the necessity of not only assessing the variables that </w:t>
      </w:r>
      <w:r w:rsidRPr="001A537C">
        <w:lastRenderedPageBreak/>
        <w:t>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 xml:space="preserve">economic, </w:t>
      </w:r>
      <w:proofErr w:type="gramStart"/>
      <w:r w:rsidR="00155965" w:rsidRPr="00155965">
        <w:t>social</w:t>
      </w:r>
      <w:proofErr w:type="gramEnd"/>
      <w:r w:rsidR="00155965" w:rsidRPr="00155965">
        <w:t xml:space="preserve">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57B486B8" w14:textId="77777777" w:rsidR="006C0401" w:rsidRDefault="00812CAE" w:rsidP="006C0401">
      <w:pPr>
        <w:pStyle w:val="Bibliography"/>
      </w:pPr>
      <w:r>
        <w:fldChar w:fldCharType="begin"/>
      </w:r>
      <w:r w:rsidR="00525D4B">
        <w:instrText xml:space="preserve"> ADDIN ZOTERO_BIBL {"uncited":[],"omitted":[],"custom":[]} CSL_BIBLIOGRAPHY </w:instrText>
      </w:r>
      <w:r>
        <w:fldChar w:fldCharType="separate"/>
      </w:r>
      <w:r w:rsidR="006C0401">
        <w:t xml:space="preserve">Ahmad, A., Zeeshan, F., Marriam, R., Samreen, A., &amp; Ahmed, S. (2021). Does one size fit all? Investigating the effect of group size and gamification on learners’ behaviors in higher education. </w:t>
      </w:r>
      <w:r w:rsidR="006C0401">
        <w:rPr>
          <w:i/>
          <w:iCs/>
        </w:rPr>
        <w:t>Journal of Computing in Higher Education</w:t>
      </w:r>
      <w:r w:rsidR="006C0401">
        <w:t xml:space="preserve">, </w:t>
      </w:r>
      <w:r w:rsidR="006C0401">
        <w:rPr>
          <w:i/>
          <w:iCs/>
        </w:rPr>
        <w:t>33</w:t>
      </w:r>
      <w:r w:rsidR="006C0401">
        <w:t>(2), 296–327. https://doi.org/10.1007/s12528-020-09266-8</w:t>
      </w:r>
    </w:p>
    <w:p w14:paraId="43A135A8" w14:textId="77777777" w:rsidR="006C0401" w:rsidRDefault="006C0401" w:rsidP="006C0401">
      <w:pPr>
        <w:pStyle w:val="Bibliography"/>
      </w:pPr>
      <w:r>
        <w:lastRenderedPageBreak/>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1A944EB1" w14:textId="77777777" w:rsidR="006C0401" w:rsidRDefault="006C0401" w:rsidP="006C0401">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469B9BEA" w14:textId="77777777" w:rsidR="006C0401" w:rsidRDefault="006C0401" w:rsidP="006C0401">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5AB94203" w14:textId="77777777" w:rsidR="006C0401" w:rsidRDefault="006C0401" w:rsidP="006C0401">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10265D69" w14:textId="77777777" w:rsidR="006C0401" w:rsidRDefault="006C0401" w:rsidP="006C0401">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ADA4356" w14:textId="77777777" w:rsidR="006C0401" w:rsidRDefault="006C0401" w:rsidP="006C0401">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12560AF1" w14:textId="77777777" w:rsidR="006C0401" w:rsidRDefault="006C0401" w:rsidP="006C0401">
      <w:pPr>
        <w:pStyle w:val="Bibliography"/>
      </w:pPr>
      <w:r>
        <w:t xml:space="preserve">Batton, M. (2010). The effect of cooperative groups on math anxiety. </w:t>
      </w:r>
      <w:r>
        <w:rPr>
          <w:i/>
          <w:iCs/>
        </w:rPr>
        <w:t>Walden Dissertations and Doctoral Studies</w:t>
      </w:r>
      <w:r>
        <w:t>. https://scholarworks.waldenu.edu/dissertations/822</w:t>
      </w:r>
    </w:p>
    <w:p w14:paraId="09EE8B15" w14:textId="77777777" w:rsidR="006C0401" w:rsidRDefault="006C0401" w:rsidP="006C0401">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1F5A5BB4" w14:textId="77777777" w:rsidR="006C0401" w:rsidRDefault="006C0401" w:rsidP="006C0401">
      <w:pPr>
        <w:pStyle w:val="Bibliography"/>
      </w:pPr>
      <w:r>
        <w:t xml:space="preserve">Blažič, M., Ivanuš-Grmek, M., Kramar, M., &amp; Strmčnik, F. (2003). </w:t>
      </w:r>
      <w:r>
        <w:rPr>
          <w:i/>
          <w:iCs/>
        </w:rPr>
        <w:t>Didaktika: Visokošolski učbenik</w:t>
      </w:r>
      <w:r>
        <w:t>. Visokošolsko središče, Inštitut za raziskovalno in razvojno delo.</w:t>
      </w:r>
    </w:p>
    <w:p w14:paraId="687CCF45" w14:textId="77777777" w:rsidR="006C0401" w:rsidRDefault="006C0401" w:rsidP="006C0401">
      <w:pPr>
        <w:pStyle w:val="Bibliography"/>
      </w:pPr>
      <w:r>
        <w:lastRenderedPageBreak/>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172883D4" w14:textId="77777777" w:rsidR="006C0401" w:rsidRDefault="006C0401" w:rsidP="006C0401">
      <w:pPr>
        <w:pStyle w:val="Bibliography"/>
      </w:pPr>
      <w:r>
        <w:t xml:space="preserve">Bregant, B. (2023). </w:t>
      </w:r>
      <w:r>
        <w:rPr>
          <w:i/>
          <w:iCs/>
        </w:rPr>
        <w:t>Tandem learning: Student dataset</w:t>
      </w:r>
      <w:r>
        <w:t xml:space="preserve"> (1.0) [dataset]. GitHub. https://github.com/borbregant/ai_tandem_learning</w:t>
      </w:r>
    </w:p>
    <w:p w14:paraId="085615DD" w14:textId="77777777" w:rsidR="006C0401" w:rsidRDefault="006C0401" w:rsidP="006C0401">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69917B73" w14:textId="77777777" w:rsidR="006C0401" w:rsidRDefault="006C0401" w:rsidP="006C0401">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0D39E583" w14:textId="77777777" w:rsidR="006C0401" w:rsidRDefault="006C0401" w:rsidP="006C0401">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01269A4D" w14:textId="77777777" w:rsidR="006C0401" w:rsidRDefault="006C0401" w:rsidP="006C0401">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40FA28EE" w14:textId="77777777" w:rsidR="006C0401" w:rsidRDefault="006C0401" w:rsidP="006C0401">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58010BB3" w14:textId="77777777" w:rsidR="006C0401" w:rsidRDefault="006C0401" w:rsidP="006C0401">
      <w:pPr>
        <w:pStyle w:val="Bibliography"/>
      </w:pPr>
      <w:r>
        <w:t xml:space="preserve">Coan, R. W. (1978). </w:t>
      </w:r>
      <w:r>
        <w:rPr>
          <w:i/>
          <w:iCs/>
        </w:rPr>
        <w:t>The Eighth Mental Measurements Yearbook</w:t>
      </w:r>
      <w:r>
        <w:t xml:space="preserve">, </w:t>
      </w:r>
      <w:r>
        <w:rPr>
          <w:i/>
          <w:iCs/>
        </w:rPr>
        <w:t>1</w:t>
      </w:r>
      <w:r>
        <w:t>, 970–975.</w:t>
      </w:r>
    </w:p>
    <w:p w14:paraId="3B2AC425" w14:textId="77777777" w:rsidR="006C0401" w:rsidRDefault="006C0401" w:rsidP="006C0401">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72B38B6A" w14:textId="77777777" w:rsidR="006C0401" w:rsidRDefault="006C0401" w:rsidP="006C0401">
      <w:pPr>
        <w:pStyle w:val="Bibliography"/>
      </w:pPr>
      <w:r>
        <w:t xml:space="preserve">DeVito, A. J. (1985). </w:t>
      </w:r>
      <w:r>
        <w:rPr>
          <w:i/>
          <w:iCs/>
        </w:rPr>
        <w:t>Review of the Myers-Briggs Type Indicator</w:t>
      </w:r>
      <w:r>
        <w:t xml:space="preserve">. </w:t>
      </w:r>
      <w:r>
        <w:rPr>
          <w:i/>
          <w:iCs/>
        </w:rPr>
        <w:t>1</w:t>
      </w:r>
      <w:r>
        <w:t>, 1030–1032.</w:t>
      </w:r>
    </w:p>
    <w:p w14:paraId="6CF868C0" w14:textId="77777777" w:rsidR="006C0401" w:rsidRDefault="006C0401" w:rsidP="006C0401">
      <w:pPr>
        <w:pStyle w:val="Bibliography"/>
      </w:pPr>
      <w:r>
        <w:t xml:space="preserve">Druckman, D., &amp; Bjork, R. A. (1991). </w:t>
      </w:r>
      <w:r>
        <w:rPr>
          <w:i/>
          <w:iCs/>
        </w:rPr>
        <w:t>In the Mind’s Eye: Enhancing Human Performance</w:t>
      </w:r>
      <w:r>
        <w:t xml:space="preserve"> (p. 1580). National Academies Press. https://doi.org/10.17226/1580</w:t>
      </w:r>
    </w:p>
    <w:p w14:paraId="10D788B6" w14:textId="77777777" w:rsidR="006C0401" w:rsidRDefault="006C0401" w:rsidP="006C0401">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37A46471" w14:textId="77777777" w:rsidR="006C0401" w:rsidRDefault="006C0401" w:rsidP="006C0401">
      <w:pPr>
        <w:pStyle w:val="Bibliography"/>
      </w:pPr>
      <w:r>
        <w:lastRenderedPageBreak/>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8AE10FA" w14:textId="77777777" w:rsidR="006C0401" w:rsidRDefault="006C0401" w:rsidP="006C0401">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08CE1D11" w14:textId="77777777" w:rsidR="006C0401" w:rsidRDefault="006C0401" w:rsidP="006C0401">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663DCB46" w14:textId="77777777" w:rsidR="006C0401" w:rsidRDefault="006C0401" w:rsidP="006C0401">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6BAC1BD0" w14:textId="77777777" w:rsidR="006C0401" w:rsidRDefault="006C0401" w:rsidP="006C0401">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44B3DD2B" w14:textId="77777777" w:rsidR="006C0401" w:rsidRDefault="006C0401" w:rsidP="006C0401">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33895F5" w14:textId="77777777" w:rsidR="006C0401" w:rsidRDefault="006C0401" w:rsidP="006C0401">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6CDDC1F3" w14:textId="77777777" w:rsidR="006C0401" w:rsidRDefault="006C0401" w:rsidP="006C0401">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12668157" w14:textId="77777777" w:rsidR="006C0401" w:rsidRDefault="006C0401" w:rsidP="006C0401">
      <w:pPr>
        <w:pStyle w:val="Bibliography"/>
      </w:pPr>
      <w:r>
        <w:lastRenderedPageBreak/>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017C960A" w14:textId="77777777" w:rsidR="006C0401" w:rsidRDefault="006C0401" w:rsidP="006C0401">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2394B049" w14:textId="77777777" w:rsidR="006C0401" w:rsidRDefault="006C0401" w:rsidP="006C0401">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1A3BB245" w14:textId="77777777" w:rsidR="006C0401" w:rsidRDefault="006C0401" w:rsidP="006C0401">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7F32C68F" w14:textId="77777777" w:rsidR="006C0401" w:rsidRDefault="006C0401" w:rsidP="006C0401">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59F85B10" w14:textId="77777777" w:rsidR="006C0401" w:rsidRDefault="006C0401" w:rsidP="006C0401">
      <w:pPr>
        <w:pStyle w:val="Bibliography"/>
      </w:pPr>
      <w:r>
        <w:t xml:space="preserve">Johnson, D. W., &amp; Johnson, R. T. (2011). </w:t>
      </w:r>
      <w:r>
        <w:rPr>
          <w:i/>
          <w:iCs/>
        </w:rPr>
        <w:t>Learning together and alone: Cooperative, competitive, and individualistic learning</w:t>
      </w:r>
      <w:r>
        <w:t xml:space="preserve"> (5. ed. [Repr.]). Allyn and Bacon.</w:t>
      </w:r>
    </w:p>
    <w:p w14:paraId="27CA67D4" w14:textId="77777777" w:rsidR="006C0401" w:rsidRDefault="006C0401" w:rsidP="006C0401">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AFE02E4" w14:textId="77777777" w:rsidR="006C0401" w:rsidRDefault="006C0401" w:rsidP="006C0401">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1DC19443" w14:textId="77777777" w:rsidR="006C0401" w:rsidRDefault="006C0401" w:rsidP="006C0401">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266180FE" w14:textId="77777777" w:rsidR="006C0401" w:rsidRDefault="006C0401" w:rsidP="006C0401">
      <w:pPr>
        <w:pStyle w:val="Bibliography"/>
      </w:pPr>
      <w:r>
        <w:lastRenderedPageBreak/>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059E6206" w14:textId="77777777" w:rsidR="006C0401" w:rsidRDefault="006C0401" w:rsidP="006C0401">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28233A2D" w14:textId="77777777" w:rsidR="006C0401" w:rsidRDefault="006C0401" w:rsidP="006C0401">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6A7B9A73" w14:textId="77777777" w:rsidR="006C0401" w:rsidRDefault="006C0401" w:rsidP="006C0401">
      <w:pPr>
        <w:pStyle w:val="Bibliography"/>
      </w:pPr>
      <w:r>
        <w:t xml:space="preserve">Kubale, V. (2015). </w:t>
      </w:r>
      <w:r>
        <w:rPr>
          <w:i/>
          <w:iCs/>
        </w:rPr>
        <w:t>Skupinska učna oblika</w:t>
      </w:r>
      <w:r>
        <w:t xml:space="preserve"> (2. dopolnjena izd). Samozal. V. Kubale ; Piko’s Printshop.</w:t>
      </w:r>
    </w:p>
    <w:p w14:paraId="22E12045" w14:textId="77777777" w:rsidR="006C0401" w:rsidRDefault="006C0401" w:rsidP="006C0401">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319FBF86" w14:textId="77777777" w:rsidR="006C0401" w:rsidRDefault="006C0401" w:rsidP="006C0401">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588343F5" w14:textId="77777777" w:rsidR="006C0401" w:rsidRDefault="006C0401" w:rsidP="006C0401">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3ED2E466" w14:textId="77777777" w:rsidR="006C0401" w:rsidRDefault="006C0401" w:rsidP="006C0401">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3B90E117" w14:textId="77777777" w:rsidR="006C0401" w:rsidRDefault="006C0401" w:rsidP="006C0401">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4018067F" w14:textId="77777777" w:rsidR="006C0401" w:rsidRDefault="006C0401" w:rsidP="006C0401">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74BE197D" w14:textId="77777777" w:rsidR="006C0401" w:rsidRDefault="006C0401" w:rsidP="006C0401">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3BE4CB11" w14:textId="77777777" w:rsidR="006C0401" w:rsidRDefault="006C0401" w:rsidP="006C0401">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534F325A" w14:textId="77777777" w:rsidR="006C0401" w:rsidRDefault="006C0401" w:rsidP="006C0401">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204B851B" w14:textId="77777777" w:rsidR="006C0401" w:rsidRDefault="006C0401" w:rsidP="006C0401">
      <w:pPr>
        <w:pStyle w:val="Bibliography"/>
      </w:pPr>
      <w:r>
        <w:rPr>
          <w:i/>
          <w:iCs/>
        </w:rPr>
        <w:t>Myers-Briggs/Jung Test: Open Extended Jungian Type Scales</w:t>
      </w:r>
      <w:r>
        <w:t>. (n.d.). Retrieved 21 October 2023, from https://openpsychometrics.org/tests/OEJTS/</w:t>
      </w:r>
    </w:p>
    <w:p w14:paraId="0C3E318E" w14:textId="77777777" w:rsidR="006C0401" w:rsidRDefault="006C0401" w:rsidP="006C0401">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48FFD8C5" w14:textId="77777777" w:rsidR="006C0401" w:rsidRDefault="006C0401" w:rsidP="006C0401">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1A2BE2A6" w14:textId="77777777" w:rsidR="006C0401" w:rsidRDefault="006C0401" w:rsidP="006C0401">
      <w:pPr>
        <w:pStyle w:val="Bibliography"/>
      </w:pPr>
      <w:r>
        <w:t xml:space="preserve">Peklaj, C. (2001). </w:t>
      </w:r>
      <w:r>
        <w:rPr>
          <w:i/>
          <w:iCs/>
        </w:rPr>
        <w:t>Sodelovalno učenje ali Kdaj več glav več ve</w:t>
      </w:r>
      <w:r>
        <w:t xml:space="preserve"> (1. izd., 1. natis). DZS.</w:t>
      </w:r>
    </w:p>
    <w:p w14:paraId="20A2AF0E" w14:textId="77777777" w:rsidR="006C0401" w:rsidRDefault="006C0401" w:rsidP="006C0401">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1C228122" w14:textId="77777777" w:rsidR="006C0401" w:rsidRDefault="006C0401" w:rsidP="006C0401">
      <w:pPr>
        <w:pStyle w:val="Bibliography"/>
      </w:pPr>
      <w:r>
        <w:t xml:space="preserve">Primi, C., Donati, M. A., Izzo, V. A., Guardabassi, V., O’Connor, P. A., Tomasetto, C., &amp; Morsanyi, K. (2020). The Early Elementary School Abbreviated Math Anxiety Scale (the EES-AMAS): A New Adapted </w:t>
      </w:r>
      <w:r>
        <w:lastRenderedPageBreak/>
        <w:t xml:space="preserve">Version of the AMAS to Measure Math Anxiety in Young Children. </w:t>
      </w:r>
      <w:r>
        <w:rPr>
          <w:i/>
          <w:iCs/>
        </w:rPr>
        <w:t>Frontiers in Psychology</w:t>
      </w:r>
      <w:r>
        <w:t xml:space="preserve">, </w:t>
      </w:r>
      <w:r>
        <w:rPr>
          <w:i/>
          <w:iCs/>
        </w:rPr>
        <w:t>11</w:t>
      </w:r>
      <w:r>
        <w:t>, 1014. https://doi.org/10.3389/fpsyg.2020.01014</w:t>
      </w:r>
    </w:p>
    <w:p w14:paraId="72C0AF0B" w14:textId="77777777" w:rsidR="006C0401" w:rsidRDefault="006C0401" w:rsidP="006C0401">
      <w:pPr>
        <w:pStyle w:val="Bibliography"/>
      </w:pPr>
      <w:r>
        <w:rPr>
          <w:i/>
          <w:iCs/>
        </w:rPr>
        <w:t>PsyToolkit</w:t>
      </w:r>
      <w:r>
        <w:t>. (n.d.). Retrieved 4 November 2023, from https://www.psytoolkit.org/index.html</w:t>
      </w:r>
    </w:p>
    <w:p w14:paraId="650833F4" w14:textId="77777777" w:rsidR="006C0401" w:rsidRDefault="006C0401" w:rsidP="006C0401">
      <w:pPr>
        <w:pStyle w:val="Bibliography"/>
      </w:pPr>
      <w:r>
        <w:t xml:space="preserve">Puklek, M. (2001). Skupinsko delo: Kako ga oceniti? </w:t>
      </w:r>
      <w:r>
        <w:rPr>
          <w:i/>
          <w:iCs/>
        </w:rPr>
        <w:t>Didakta</w:t>
      </w:r>
      <w:r>
        <w:t xml:space="preserve">, </w:t>
      </w:r>
      <w:r>
        <w:rPr>
          <w:i/>
          <w:iCs/>
        </w:rPr>
        <w:t>11</w:t>
      </w:r>
      <w:r>
        <w:t>(60/61), 47–51.</w:t>
      </w:r>
    </w:p>
    <w:p w14:paraId="06BDF455" w14:textId="77777777" w:rsidR="006C0401" w:rsidRDefault="006C0401" w:rsidP="006C0401">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40530871" w14:textId="77777777" w:rsidR="006C0401" w:rsidRDefault="006C0401" w:rsidP="006C0401">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4C77AD4B" w14:textId="77777777" w:rsidR="006C0401" w:rsidRDefault="006C0401" w:rsidP="006C0401">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63FF2B6" w14:textId="77777777" w:rsidR="006C0401" w:rsidRDefault="006C0401" w:rsidP="006C0401">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7E4EE922" w14:textId="77777777" w:rsidR="006C0401" w:rsidRDefault="006C0401" w:rsidP="006C0401">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3452C652" w14:textId="77777777" w:rsidR="006C0401" w:rsidRDefault="006C0401" w:rsidP="006C0401">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668F1320" w14:textId="77777777" w:rsidR="006C0401" w:rsidRDefault="006C0401" w:rsidP="006C0401">
      <w:pPr>
        <w:pStyle w:val="Bibliography"/>
      </w:pPr>
      <w:r>
        <w:lastRenderedPageBreak/>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19DD9C94" w14:textId="77777777" w:rsidR="006C0401" w:rsidRDefault="006C0401" w:rsidP="006C0401">
      <w:pPr>
        <w:pStyle w:val="Bibliography"/>
      </w:pPr>
      <w:r>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65CC8718" w14:textId="77777777" w:rsidR="006C0401" w:rsidRDefault="006C0401" w:rsidP="006C0401">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72679FCC" w14:textId="77777777" w:rsidR="006C0401" w:rsidRDefault="006C0401" w:rsidP="006C0401">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63–1768. https://doi.org/10.1213/ANE.0000000000002864</w:t>
      </w:r>
    </w:p>
    <w:p w14:paraId="0C6A4D86" w14:textId="77777777" w:rsidR="006C0401" w:rsidRDefault="006C0401" w:rsidP="006C0401">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652CBD42" w14:textId="77777777" w:rsidR="006C0401" w:rsidRDefault="006C0401" w:rsidP="006C0401">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06573EF" w14:textId="77777777" w:rsidR="006C0401" w:rsidRDefault="006C0401" w:rsidP="006C0401">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4F1D3AF7" w14:textId="77777777" w:rsidR="006C0401" w:rsidRDefault="006C0401" w:rsidP="006C0401">
      <w:pPr>
        <w:pStyle w:val="Bibliography"/>
      </w:pPr>
      <w:r>
        <w:t xml:space="preserve">Smith, A. B., &amp; Irey, R. K. (1974). </w:t>
      </w:r>
      <w:r>
        <w:rPr>
          <w:i/>
          <w:iCs/>
        </w:rPr>
        <w:t>Personality Variables and the Improvement of College Teaching</w:t>
      </w:r>
      <w:r>
        <w:t>. https://eric.ed.gov/?id=ED096313</w:t>
      </w:r>
    </w:p>
    <w:p w14:paraId="2F6BF6D7" w14:textId="77777777" w:rsidR="006C0401" w:rsidRDefault="006C0401" w:rsidP="006C0401">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5BE9678D" w14:textId="77777777" w:rsidR="006C0401" w:rsidRDefault="006C0401" w:rsidP="006C0401">
      <w:pPr>
        <w:pStyle w:val="Bibliography"/>
      </w:pPr>
      <w:r>
        <w:lastRenderedPageBreak/>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24367713" w14:textId="77777777" w:rsidR="006C0401" w:rsidRDefault="006C0401" w:rsidP="006C0401">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5882C820" w14:textId="77777777" w:rsidR="006C0401" w:rsidRDefault="006C0401" w:rsidP="006C0401">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2C44649E" w14:textId="77777777" w:rsidR="006C0401" w:rsidRDefault="006C0401" w:rsidP="006C0401">
      <w:pPr>
        <w:pStyle w:val="Bibliography"/>
      </w:pPr>
      <w:r>
        <w:t xml:space="preserve">Tomić, A. (2002). </w:t>
      </w:r>
      <w:r>
        <w:rPr>
          <w:i/>
          <w:iCs/>
        </w:rPr>
        <w:t>Spremljanje pouka</w:t>
      </w:r>
      <w:r>
        <w:t xml:space="preserve"> (1. natis). Zavod Republike Slovenije za šolstvo.</w:t>
      </w:r>
    </w:p>
    <w:p w14:paraId="56D4D7F1" w14:textId="77777777" w:rsidR="006C0401" w:rsidRDefault="006C0401" w:rsidP="006C0401">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3E6D0A86" w14:textId="77777777" w:rsidR="006C0401" w:rsidRDefault="006C0401" w:rsidP="006C0401">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78398593" w14:textId="77777777" w:rsidR="006C0401" w:rsidRDefault="006C0401" w:rsidP="006C0401">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51C662DE" w14:textId="77777777" w:rsidR="006C0401" w:rsidRDefault="006C0401" w:rsidP="006C0401">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42CBD243" w14:textId="77777777" w:rsidR="006C0401" w:rsidRDefault="006C0401" w:rsidP="006C0401">
      <w:pPr>
        <w:pStyle w:val="Bibliography"/>
      </w:pPr>
      <w:r>
        <w:lastRenderedPageBreak/>
        <w:t xml:space="preserve">Wahyu Ariani, D. (2013). Personality and Learning Motivation. </w:t>
      </w:r>
      <w:r>
        <w:rPr>
          <w:i/>
          <w:iCs/>
        </w:rPr>
        <w:t>European Journal of Business and Management</w:t>
      </w:r>
      <w:r>
        <w:t xml:space="preserve">, </w:t>
      </w:r>
      <w:r>
        <w:rPr>
          <w:i/>
          <w:iCs/>
        </w:rPr>
        <w:t>5</w:t>
      </w:r>
      <w:r>
        <w:t>.</w:t>
      </w:r>
    </w:p>
    <w:p w14:paraId="204E3899" w14:textId="77777777" w:rsidR="006C0401" w:rsidRDefault="006C0401" w:rsidP="006C0401">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73DDFA67" w14:textId="77777777" w:rsidR="006C0401" w:rsidRDefault="006C0401" w:rsidP="006C0401">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5DC43CC" w14:textId="77777777" w:rsidR="006C0401" w:rsidRDefault="006C0401" w:rsidP="006C0401">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0E219EB0" w14:textId="77777777" w:rsidR="006C0401" w:rsidRDefault="006C0401" w:rsidP="006C0401">
      <w:pPr>
        <w:pStyle w:val="Bibliography"/>
      </w:pPr>
      <w:r>
        <w:t xml:space="preserve">Wickham, H. (2014). Tidy Data. </w:t>
      </w:r>
      <w:r>
        <w:rPr>
          <w:i/>
          <w:iCs/>
        </w:rPr>
        <w:t>Journal of Statistical Software</w:t>
      </w:r>
      <w:r>
        <w:t xml:space="preserve">, </w:t>
      </w:r>
      <w:r>
        <w:rPr>
          <w:i/>
          <w:iCs/>
        </w:rPr>
        <w:t>59</w:t>
      </w:r>
      <w:r>
        <w:t>, 1–23. https://doi.org/10.18637/jss.v059.i10</w:t>
      </w:r>
    </w:p>
    <w:p w14:paraId="3AD1748B" w14:textId="77777777" w:rsidR="006C0401" w:rsidRDefault="006C0401" w:rsidP="006C0401">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1070D197" w14:textId="77777777" w:rsidR="006C0401" w:rsidRDefault="006C0401" w:rsidP="006C0401">
      <w:pPr>
        <w:pStyle w:val="Bibliography"/>
      </w:pPr>
      <w:r>
        <w:t xml:space="preserve">Wilson, G. L., &amp; Blednick, J. (2011). </w:t>
      </w:r>
      <w:r>
        <w:rPr>
          <w:i/>
          <w:iCs/>
        </w:rPr>
        <w:t>Teaching in tandem: Effective co-teaching in the inclusive classroom</w:t>
      </w:r>
      <w:r>
        <w:t>. ASCD.</w:t>
      </w:r>
    </w:p>
    <w:p w14:paraId="53254035" w14:textId="77777777" w:rsidR="006C0401" w:rsidRDefault="006C0401" w:rsidP="006C0401">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571D0D7D" w14:textId="77777777" w:rsidR="006C0401" w:rsidRDefault="006C0401" w:rsidP="006C0401">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109B6541" w14:textId="77777777" w:rsidR="006C0401" w:rsidRDefault="006C0401" w:rsidP="006C0401">
      <w:pPr>
        <w:pStyle w:val="Bibliography"/>
      </w:pPr>
      <w:r>
        <w:lastRenderedPageBreak/>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34883738" w14:textId="77777777" w:rsidR="006C0401" w:rsidRDefault="006C0401" w:rsidP="006C0401">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68BB398E" w14:textId="77777777" w:rsidR="006C0401" w:rsidRDefault="006C0401" w:rsidP="006C0401">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719BF119" w14:textId="77777777" w:rsidR="006C0401" w:rsidRDefault="006C0401" w:rsidP="006C0401">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067D373C" w14:textId="77777777" w:rsidR="006C0401" w:rsidRDefault="006C0401" w:rsidP="006C0401">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67860F9" w14:textId="642C8BD4"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lastRenderedPageBreak/>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8"/>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lastRenderedPageBreak/>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86A91"/>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D601A"/>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C7EA9"/>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611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2A72"/>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0401"/>
    <w:rsid w:val="006C16E0"/>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A2E9A"/>
    <w:rsid w:val="007B0978"/>
    <w:rsid w:val="007C5CD1"/>
    <w:rsid w:val="007D0959"/>
    <w:rsid w:val="007D0C81"/>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B22EF"/>
    <w:rsid w:val="008C3666"/>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0791"/>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2E5C"/>
    <w:rsid w:val="00BB4937"/>
    <w:rsid w:val="00BC3069"/>
    <w:rsid w:val="00BC3388"/>
    <w:rsid w:val="00BD17B0"/>
    <w:rsid w:val="00BD72C7"/>
    <w:rsid w:val="00BE0AAD"/>
    <w:rsid w:val="00BE6309"/>
    <w:rsid w:val="00BE79ED"/>
    <w:rsid w:val="00BF0CAE"/>
    <w:rsid w:val="00BF2302"/>
    <w:rsid w:val="00BF3701"/>
    <w:rsid w:val="00BF3AE1"/>
    <w:rsid w:val="00C07A3D"/>
    <w:rsid w:val="00C27712"/>
    <w:rsid w:val="00C35305"/>
    <w:rsid w:val="00C40648"/>
    <w:rsid w:val="00C406ED"/>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C5B01"/>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feature_importance.ipynb"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hyperlink" Target="https://github.com/borbregant/ai_tandem_learning/blob/main/data_cleaned.xlsx"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7</TotalTime>
  <Pages>27</Pages>
  <Words>32817</Words>
  <Characters>187060</Characters>
  <Application>Microsoft Office Word</Application>
  <DocSecurity>0</DocSecurity>
  <Lines>1558</Lines>
  <Paragraphs>43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91</cp:revision>
  <cp:lastPrinted>2023-09-30T17:21:00Z</cp:lastPrinted>
  <dcterms:created xsi:type="dcterms:W3CDTF">2023-09-23T17:00:00Z</dcterms:created>
  <dcterms:modified xsi:type="dcterms:W3CDTF">2024-01-16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aOVN12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